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A3675" w14:textId="3A208A2B" w:rsidR="00C81A20" w:rsidRDefault="006965B8" w:rsidP="006965B8">
      <w:pPr>
        <w:pStyle w:val="MainHeadings"/>
      </w:pPr>
      <w:r>
        <w:t>Circuit Schematic</w:t>
      </w:r>
    </w:p>
    <w:p w14:paraId="0D61799A" w14:textId="06FE57DB" w:rsidR="006965B8" w:rsidRDefault="00620BDF" w:rsidP="00F16203">
      <w:pPr>
        <w:ind w:firstLine="432"/>
        <w:jc w:val="both"/>
      </w:pPr>
      <w:r>
        <w:rPr>
          <w:noProof/>
        </w:rPr>
        <mc:AlternateContent>
          <mc:Choice Requires="wps">
            <w:drawing>
              <wp:anchor distT="0" distB="0" distL="114300" distR="114300" simplePos="0" relativeHeight="251665408" behindDoc="0" locked="0" layoutInCell="1" allowOverlap="1" wp14:anchorId="0CC52B13" wp14:editId="13A08D7E">
                <wp:simplePos x="0" y="0"/>
                <wp:positionH relativeFrom="column">
                  <wp:posOffset>1282700</wp:posOffset>
                </wp:positionH>
                <wp:positionV relativeFrom="paragraph">
                  <wp:posOffset>3866515</wp:posOffset>
                </wp:positionV>
                <wp:extent cx="376364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2363864A" w14:textId="0F774100" w:rsidR="00620BDF" w:rsidRPr="00F06FC5" w:rsidRDefault="00620BDF" w:rsidP="00620BDF">
                            <w:pPr>
                              <w:pStyle w:val="Caption"/>
                              <w:jc w:val="center"/>
                              <w:rPr>
                                <w:noProof/>
                                <w:sz w:val="24"/>
                              </w:rPr>
                            </w:pPr>
                            <w:r>
                              <w:t xml:space="preserve">Figure </w:t>
                            </w:r>
                            <w:r w:rsidR="006D0388">
                              <w:fldChar w:fldCharType="begin"/>
                            </w:r>
                            <w:r w:rsidR="006D0388">
                              <w:instrText xml:space="preserve"> SEQ Figure \* ARABIC </w:instrText>
                            </w:r>
                            <w:r w:rsidR="006D0388">
                              <w:fldChar w:fldCharType="separate"/>
                            </w:r>
                            <w:r w:rsidR="00BC051B">
                              <w:rPr>
                                <w:noProof/>
                              </w:rPr>
                              <w:t>1</w:t>
                            </w:r>
                            <w:r w:rsidR="006D0388">
                              <w:rPr>
                                <w:noProof/>
                              </w:rPr>
                              <w:fldChar w:fldCharType="end"/>
                            </w:r>
                            <w:r>
                              <w:t xml:space="preserve"> - Data flow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C52B13" id="_x0000_t202" coordsize="21600,21600" o:spt="202" path="m,l,21600r21600,l21600,xe">
                <v:stroke joinstyle="miter"/>
                <v:path gradientshapeok="t" o:connecttype="rect"/>
              </v:shapetype>
              <v:shape id="Text Box 4" o:spid="_x0000_s1026" type="#_x0000_t202" style="position:absolute;left:0;text-align:left;margin-left:101pt;margin-top:304.45pt;width:296.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" stroked="f">
                <v:textbox style="mso-fit-shape-to-text:t" inset="0,0,0,0">
                  <w:txbxContent>
                    <w:p w14:paraId="2363864A" w14:textId="0F774100" w:rsidR="00620BDF" w:rsidRPr="00F06FC5" w:rsidRDefault="00620BDF" w:rsidP="00620BDF">
                      <w:pPr>
                        <w:pStyle w:val="Caption"/>
                        <w:jc w:val="center"/>
                        <w:rPr>
                          <w:noProof/>
                          <w:sz w:val="24"/>
                        </w:rPr>
                      </w:pPr>
                      <w:r>
                        <w:t xml:space="preserve">Figure </w:t>
                      </w:r>
                      <w:r w:rsidR="006D0388">
                        <w:fldChar w:fldCharType="begin"/>
                      </w:r>
                      <w:r w:rsidR="006D0388">
                        <w:instrText xml:space="preserve"> SEQ Figure \* ARABIC </w:instrText>
                      </w:r>
                      <w:r w:rsidR="006D0388">
                        <w:fldChar w:fldCharType="separate"/>
                      </w:r>
                      <w:r w:rsidR="00BC051B">
                        <w:rPr>
                          <w:noProof/>
                        </w:rPr>
                        <w:t>1</w:t>
                      </w:r>
                      <w:r w:rsidR="006D0388">
                        <w:rPr>
                          <w:noProof/>
                        </w:rPr>
                        <w:fldChar w:fldCharType="end"/>
                      </w:r>
                      <w:r>
                        <w:t xml:space="preserve"> - Data flow schematic</w:t>
                      </w:r>
                    </w:p>
                  </w:txbxContent>
                </v:textbox>
                <w10:wrap type="topAndBottom"/>
              </v:shape>
            </w:pict>
          </mc:Fallback>
        </mc:AlternateContent>
      </w:r>
      <w:r w:rsidR="00A43712">
        <w:rPr>
          <w:noProof/>
        </w:rPr>
        <w:drawing>
          <wp:anchor distT="0" distB="0" distL="114300" distR="114300" simplePos="0" relativeHeight="251663360" behindDoc="0" locked="0" layoutInCell="1" allowOverlap="1" wp14:anchorId="57BF1EF5" wp14:editId="2530E731">
            <wp:simplePos x="0" y="0"/>
            <wp:positionH relativeFrom="margin">
              <wp:posOffset>1282700</wp:posOffset>
            </wp:positionH>
            <wp:positionV relativeFrom="paragraph">
              <wp:posOffset>4445</wp:posOffset>
            </wp:positionV>
            <wp:extent cx="3763645" cy="3804920"/>
            <wp:effectExtent l="0" t="0" r="8255" b="508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green arrows represent the flow of data from the sensors. As shown in the figure the sensors data flow from the hoverboard to a </w:t>
      </w:r>
      <w:r w:rsidR="00C91D5C">
        <w:t>Wi-Fi</w:t>
      </w:r>
      <w:r>
        <w:t xml:space="preserve"> module and then to the Jetson Nano. The data is then processed </w:t>
      </w:r>
      <w:r w:rsidR="00C91D5C">
        <w:t>by the Jetson nano and using the algorithms for navigation and obstacle avoidance it sends the commands though the chain to the hoverboard</w:t>
      </w:r>
    </w:p>
    <w:p w14:paraId="0D0821B3" w14:textId="4566F53A" w:rsidR="006965B8" w:rsidRDefault="006965B8" w:rsidP="006965B8">
      <w:pPr>
        <w:pStyle w:val="MainHeadings"/>
      </w:pPr>
      <w:r>
        <w:t>Mechanical specification of the cart</w:t>
      </w:r>
    </w:p>
    <w:p w14:paraId="46A77985" w14:textId="07D004BA" w:rsidR="006965B8" w:rsidRDefault="00896D09" w:rsidP="00F16203">
      <w:pPr>
        <w:ind w:firstLine="432"/>
        <w:jc w:val="both"/>
      </w:pPr>
      <w:r>
        <w:t>The figure below shows a SolidWorks model of the cart after adding the changes discussed in maturing the baseline design. The cart is a rectangular prism with the dimensions</w:t>
      </w:r>
      <w:r w:rsidR="000B3C52">
        <w:t xml:space="preserve"> (L</w:t>
      </w:r>
      <w:r w:rsidR="000B3C52">
        <w:rPr>
          <w:rFonts w:cstheme="majorBidi"/>
        </w:rPr>
        <w:t>×</w:t>
      </w:r>
      <w:r w:rsidR="000B3C52">
        <w:t>W</w:t>
      </w:r>
      <w:r w:rsidR="000B3C52">
        <w:rPr>
          <w:rFonts w:cstheme="majorBidi"/>
        </w:rPr>
        <w:t>×</w:t>
      </w:r>
      <w:r w:rsidR="000B3C52">
        <w:t>H)</w:t>
      </w:r>
      <w:r>
        <w:t xml:space="preserve"> (70</w:t>
      </w:r>
      <w:r w:rsidR="000B3C52">
        <w:rPr>
          <w:rFonts w:cstheme="majorBidi"/>
        </w:rPr>
        <w:t>×</w:t>
      </w:r>
      <w:r>
        <w:t>50</w:t>
      </w:r>
      <w:r w:rsidR="000B3C52">
        <w:rPr>
          <w:rFonts w:cstheme="majorBidi"/>
        </w:rPr>
        <w:t>×</w:t>
      </w:r>
      <w:r w:rsidR="00413D34">
        <w:t>20</w:t>
      </w:r>
      <w:r>
        <w:t xml:space="preserve"> </w:t>
      </w:r>
      <w:r w:rsidR="000B3C52">
        <w:t>c</w:t>
      </w:r>
      <w:r>
        <w:t xml:space="preserve">m) </w:t>
      </w:r>
    </w:p>
    <w:p w14:paraId="0C0186E1" w14:textId="45715F41" w:rsidR="006965B8" w:rsidRDefault="007D63CB" w:rsidP="006965B8">
      <w:r w:rsidRPr="006965B8">
        <w:rPr>
          <w:noProof/>
        </w:rPr>
        <w:lastRenderedPageBreak/>
        <w:drawing>
          <wp:anchor distT="0" distB="0" distL="114300" distR="114300" simplePos="0" relativeHeight="251659264" behindDoc="0" locked="0" layoutInCell="1" allowOverlap="1" wp14:anchorId="1CB33F31" wp14:editId="01E9AD3A">
            <wp:simplePos x="0" y="0"/>
            <wp:positionH relativeFrom="margin">
              <wp:align>center</wp:align>
            </wp:positionH>
            <wp:positionV relativeFrom="paragraph">
              <wp:posOffset>0</wp:posOffset>
            </wp:positionV>
            <wp:extent cx="4005580" cy="309372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0B3C52">
        <w:rPr>
          <w:noProof/>
        </w:rPr>
        <mc:AlternateContent>
          <mc:Choice Requires="wps">
            <w:drawing>
              <wp:anchor distT="0" distB="0" distL="114300" distR="114300" simplePos="0" relativeHeight="251661312" behindDoc="0" locked="0" layoutInCell="1" allowOverlap="1" wp14:anchorId="220992B7" wp14:editId="66AC24C9">
                <wp:simplePos x="0" y="0"/>
                <wp:positionH relativeFrom="margin">
                  <wp:posOffset>892810</wp:posOffset>
                </wp:positionH>
                <wp:positionV relativeFrom="paragraph">
                  <wp:posOffset>3468687</wp:posOffset>
                </wp:positionV>
                <wp:extent cx="4005580" cy="635"/>
                <wp:effectExtent l="0" t="0" r="0" b="8255"/>
                <wp:wrapTopAndBottom/>
                <wp:docPr id="2" name="Text Box 2"/>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546BAC95" w14:textId="5F7FE0F8" w:rsidR="00896D09" w:rsidRPr="00046AE7" w:rsidRDefault="00896D09" w:rsidP="00896D09">
                            <w:pPr>
                              <w:pStyle w:val="Caption"/>
                              <w:jc w:val="center"/>
                              <w:rPr>
                                <w:rFonts w:ascii="Times New Roman" w:hAnsi="Times New Roman" w:cs="Times New Roman"/>
                                <w:b/>
                                <w:bCs/>
                                <w:noProof/>
                                <w:sz w:val="28"/>
                                <w:szCs w:val="28"/>
                              </w:rPr>
                            </w:pPr>
                            <w:r>
                              <w:t xml:space="preserve">Figure </w:t>
                            </w:r>
                            <w:fldSimple w:instr=" SEQ Figure \* ARABIC ">
                              <w:r w:rsidR="00BC051B">
                                <w:rPr>
                                  <w:noProof/>
                                </w:rPr>
                                <w:t>2</w:t>
                              </w:r>
                            </w:fldSimple>
                            <w:r>
                              <w:t xml:space="preserve"> - SolidWorks model of matured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992B7" id="Text Box 2" o:spid="_x0000_s1027" type="#_x0000_t202" style="position:absolute;margin-left:70.3pt;margin-top:273.1pt;width:315.4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" stroked="f">
                <v:textbox style="mso-fit-shape-to-text:t" inset="0,0,0,0">
                  <w:txbxContent>
                    <w:p w14:paraId="546BAC95" w14:textId="5F7FE0F8" w:rsidR="00896D09" w:rsidRPr="00046AE7" w:rsidRDefault="00896D09" w:rsidP="00896D09">
                      <w:pPr>
                        <w:pStyle w:val="Caption"/>
                        <w:jc w:val="center"/>
                        <w:rPr>
                          <w:rFonts w:ascii="Times New Roman" w:hAnsi="Times New Roman" w:cs="Times New Roman"/>
                          <w:b/>
                          <w:bCs/>
                          <w:noProof/>
                          <w:sz w:val="28"/>
                          <w:szCs w:val="28"/>
                        </w:rPr>
                      </w:pPr>
                      <w:r>
                        <w:t xml:space="preserve">Figure </w:t>
                      </w:r>
                      <w:fldSimple w:instr=" SEQ Figure \* ARABIC ">
                        <w:r w:rsidR="00BC051B">
                          <w:rPr>
                            <w:noProof/>
                          </w:rPr>
                          <w:t>2</w:t>
                        </w:r>
                      </w:fldSimple>
                      <w:r>
                        <w:t xml:space="preserve"> - SolidWorks model of matured design</w:t>
                      </w:r>
                    </w:p>
                  </w:txbxContent>
                </v:textbox>
                <w10:wrap type="topAndBottom" anchorx="margin"/>
              </v:shape>
            </w:pict>
          </mc:Fallback>
        </mc:AlternateContent>
      </w:r>
    </w:p>
    <w:p w14:paraId="77E5C83F" w14:textId="4CDC0279" w:rsidR="006965B8" w:rsidRDefault="006965B8" w:rsidP="006965B8">
      <w:pPr>
        <w:pStyle w:val="MainHeadings"/>
      </w:pPr>
      <w:r w:rsidRPr="006965B8">
        <w:t>Technical Aspects</w:t>
      </w:r>
    </w:p>
    <w:p w14:paraId="5492473B" w14:textId="395F8D0E" w:rsidR="006F1916" w:rsidRDefault="000E351F" w:rsidP="00FD6336">
      <w:pPr>
        <w:ind w:firstLine="432"/>
        <w:jc w:val="both"/>
      </w:pPr>
      <w:r>
        <w:t>Perhaps the most critical musts for our project are the</w:t>
      </w:r>
      <w:r w:rsidR="006651B8">
        <w:t xml:space="preserve"> ability to carry a weight within </w:t>
      </w:r>
      <w:r w:rsidR="006651B8" w:rsidRPr="006651B8">
        <w:rPr>
          <w:b/>
          <w:bCs/>
        </w:rPr>
        <w:t>80 kg</w:t>
      </w:r>
      <w:r w:rsidR="006651B8">
        <w:t xml:space="preserve"> and that the artifact must be able to operate within </w:t>
      </w:r>
      <w:r w:rsidR="006651B8" w:rsidRPr="006651B8">
        <w:rPr>
          <w:b/>
          <w:bCs/>
        </w:rPr>
        <w:t>5 km/h</w:t>
      </w:r>
      <w:r w:rsidR="006651B8">
        <w:t xml:space="preserve">. To be able to satisfy those conditions we need powerful motors. Different hoverboards might have slightly different specifications but generally, the motors have a power of about </w:t>
      </w:r>
      <w:r w:rsidR="006651B8" w:rsidRPr="006651B8">
        <w:rPr>
          <w:b/>
          <w:bCs/>
        </w:rPr>
        <w:t>350 W</w:t>
      </w:r>
      <w:r w:rsidR="006651B8">
        <w:t xml:space="preserve"> at </w:t>
      </w:r>
      <w:r w:rsidR="006651B8" w:rsidRPr="006651B8">
        <w:rPr>
          <w:b/>
          <w:bCs/>
        </w:rPr>
        <w:t>36 V</w:t>
      </w:r>
      <w:r w:rsidR="002E7535">
        <w:rPr>
          <w:b/>
          <w:bCs/>
        </w:rPr>
        <w:t xml:space="preserve"> </w:t>
      </w:r>
      <w:r w:rsidR="002E7535">
        <w:t xml:space="preserve">and can speed at speeds of up to </w:t>
      </w:r>
      <w:r w:rsidR="002E7535" w:rsidRPr="002E7535">
        <w:rPr>
          <w:b/>
          <w:bCs/>
        </w:rPr>
        <w:t>700 rpm</w:t>
      </w:r>
      <w:r w:rsidR="002E7535">
        <w:t xml:space="preserve"> at higher voltages</w:t>
      </w:r>
      <w:r w:rsidR="006651B8">
        <w:t>.</w:t>
      </w:r>
      <w:r w:rsidR="0076003A">
        <w:t xml:space="preserve"> For the speed requirement, h</w:t>
      </w:r>
      <w:r w:rsidR="00034D62">
        <w:t xml:space="preserve">overboards can operate at about </w:t>
      </w:r>
      <w:r w:rsidR="00034D62" w:rsidRPr="0076003A">
        <w:rPr>
          <w:b/>
          <w:bCs/>
        </w:rPr>
        <w:t>9.6 km/h</w:t>
      </w:r>
      <w:r w:rsidR="00034D62">
        <w:t xml:space="preserve"> to </w:t>
      </w:r>
      <w:r w:rsidR="00034D62" w:rsidRPr="0076003A">
        <w:rPr>
          <w:b/>
          <w:bCs/>
        </w:rPr>
        <w:t>16 km/h</w:t>
      </w:r>
      <w:r w:rsidR="00034D62">
        <w:t xml:space="preserve"> in faster models</w:t>
      </w:r>
      <w:r w:rsidR="0076003A">
        <w:t xml:space="preserve"> which is more than enough in our case</w:t>
      </w:r>
      <w:r w:rsidR="00034D62">
        <w:t xml:space="preserve">. The wheels used in hoverboards have a diameter of about </w:t>
      </w:r>
      <w:r w:rsidR="00034D62" w:rsidRPr="00FE3C31">
        <w:rPr>
          <w:b/>
          <w:bCs/>
        </w:rPr>
        <w:t>15-25</w:t>
      </w:r>
      <w:r w:rsidR="00034D62">
        <w:t xml:space="preserve"> </w:t>
      </w:r>
      <w:r w:rsidR="00034D62" w:rsidRPr="00E6537A">
        <w:rPr>
          <w:b/>
          <w:bCs/>
        </w:rPr>
        <w:t>cm</w:t>
      </w:r>
      <w:r w:rsidR="00E6537A">
        <w:t>.</w:t>
      </w:r>
      <w:r w:rsidR="00034D62">
        <w:t xml:space="preserve"> </w:t>
      </w:r>
      <w:r w:rsidR="006651B8">
        <w:t xml:space="preserve"> </w:t>
      </w:r>
      <w:r w:rsidR="00A92C8C">
        <w:fldChar w:fldCharType="begin" w:fldLock="1"/>
      </w:r>
      <w:r w:rsidR="00A92C8C">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00A92C8C">
        <w:fldChar w:fldCharType="separate"/>
      </w:r>
      <w:r w:rsidR="00A92C8C" w:rsidRPr="00A92C8C">
        <w:rPr>
          <w:noProof/>
        </w:rPr>
        <w:t>[1]</w:t>
      </w:r>
      <w:r w:rsidR="00A92C8C">
        <w:fldChar w:fldCharType="end"/>
      </w:r>
    </w:p>
    <w:p w14:paraId="21B32D0D" w14:textId="77777777" w:rsidR="006F1916" w:rsidRDefault="006F1916">
      <w:pPr>
        <w:spacing w:line="259" w:lineRule="auto"/>
      </w:pPr>
      <w:r>
        <w:br w:type="page"/>
      </w:r>
    </w:p>
    <w:p w14:paraId="4A83B264" w14:textId="77777777" w:rsidR="006965B8" w:rsidRPr="006651B8" w:rsidRDefault="006965B8" w:rsidP="00FD6336">
      <w:pPr>
        <w:ind w:firstLine="432"/>
        <w:jc w:val="both"/>
      </w:pPr>
    </w:p>
    <w:p w14:paraId="2AA9EE3F" w14:textId="3E538C82" w:rsidR="006965B8" w:rsidRDefault="006965B8" w:rsidP="006965B8">
      <w:pPr>
        <w:pStyle w:val="MainHeadings"/>
      </w:pPr>
      <w:r w:rsidRPr="006965B8">
        <w:t>Simulation Results</w:t>
      </w:r>
    </w:p>
    <w:p w14:paraId="1D56D7BF" w14:textId="13F42513" w:rsidR="006965B8" w:rsidRDefault="0039589B" w:rsidP="006965B8">
      <w:r>
        <w:rPr>
          <w:noProof/>
        </w:rPr>
        <w:drawing>
          <wp:anchor distT="0" distB="0" distL="114300" distR="114300" simplePos="0" relativeHeight="251667456" behindDoc="0" locked="0" layoutInCell="1" allowOverlap="1" wp14:anchorId="71202E66" wp14:editId="16765854">
            <wp:simplePos x="0" y="0"/>
            <wp:positionH relativeFrom="margin">
              <wp:align>center</wp:align>
            </wp:positionH>
            <wp:positionV relativeFrom="paragraph">
              <wp:posOffset>608953</wp:posOffset>
            </wp:positionV>
            <wp:extent cx="3251200" cy="2438400"/>
            <wp:effectExtent l="0" t="0" r="635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BD47A8">
        <w:t xml:space="preserve">For simulation we made a localization program using </w:t>
      </w:r>
      <w:r>
        <w:t>MATLAB</w:t>
      </w:r>
      <w:r w:rsidR="00BD47A8">
        <w:t xml:space="preserve">. We connected the Arduino to </w:t>
      </w:r>
      <w:r w:rsidR="0090307B">
        <w:t>MATLAB,</w:t>
      </w:r>
      <w:r w:rsidR="00BD47A8">
        <w:t xml:space="preserve"> and we used ultrasonic sensors to measure distance and find out the location of the robot relative to the “walls” or in our </w:t>
      </w:r>
      <w:r w:rsidR="0090307B">
        <w:t>case,</w:t>
      </w:r>
      <w:r w:rsidR="00BD47A8">
        <w:t xml:space="preserve"> the box</w:t>
      </w:r>
      <w:r w:rsidR="0090307B">
        <w:t>’s boundaries</w:t>
      </w:r>
      <w:r w:rsidR="00BD47A8">
        <w:t>.</w:t>
      </w:r>
    </w:p>
    <w:p w14:paraId="751700DF" w14:textId="51261C86" w:rsidR="00F16203" w:rsidRDefault="006F1916" w:rsidP="006965B8">
      <w:r>
        <w:rPr>
          <w:noProof/>
        </w:rPr>
        <mc:AlternateContent>
          <mc:Choice Requires="wps">
            <w:drawing>
              <wp:anchor distT="0" distB="0" distL="114300" distR="114300" simplePos="0" relativeHeight="251669504" behindDoc="0" locked="0" layoutInCell="1" allowOverlap="1" wp14:anchorId="2A7B1B11" wp14:editId="745FA6C8">
                <wp:simplePos x="0" y="0"/>
                <wp:positionH relativeFrom="margin">
                  <wp:align>center</wp:align>
                </wp:positionH>
                <wp:positionV relativeFrom="paragraph">
                  <wp:posOffset>2372504</wp:posOffset>
                </wp:positionV>
                <wp:extent cx="3251200" cy="635"/>
                <wp:effectExtent l="0" t="0" r="6350" b="8255"/>
                <wp:wrapSquare wrapText="bothSides"/>
                <wp:docPr id="6" name="Text Box 6"/>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1F110C8" w14:textId="7138E900" w:rsidR="006F1916" w:rsidRPr="00E22296" w:rsidRDefault="006F1916" w:rsidP="006F1916">
                            <w:pPr>
                              <w:pStyle w:val="Caption"/>
                              <w:jc w:val="center"/>
                              <w:rPr>
                                <w:noProof/>
                                <w:sz w:val="24"/>
                              </w:rPr>
                            </w:pPr>
                            <w:r>
                              <w:t xml:space="preserve">Figure </w:t>
                            </w:r>
                            <w:fldSimple w:instr=" SEQ Figure \* ARABIC ">
                              <w:r w:rsidR="00BC051B">
                                <w:rPr>
                                  <w:noProof/>
                                </w:rPr>
                                <w:t>3</w:t>
                              </w:r>
                            </w:fldSimple>
                            <w:r>
                              <w:t xml:space="preserve"> - Localization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B1B11" id="Text Box 6" o:spid="_x0000_s1028" type="#_x0000_t202" style="position:absolute;margin-left:0;margin-top:186.8pt;width:256pt;height:.05pt;z-index:2516695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" stroked="f">
                <v:textbox style="mso-fit-shape-to-text:t" inset="0,0,0,0">
                  <w:txbxContent>
                    <w:p w14:paraId="51F110C8" w14:textId="7138E900" w:rsidR="006F1916" w:rsidRPr="00E22296" w:rsidRDefault="006F1916" w:rsidP="006F1916">
                      <w:pPr>
                        <w:pStyle w:val="Caption"/>
                        <w:jc w:val="center"/>
                        <w:rPr>
                          <w:noProof/>
                          <w:sz w:val="24"/>
                        </w:rPr>
                      </w:pPr>
                      <w:r>
                        <w:t xml:space="preserve">Figure </w:t>
                      </w:r>
                      <w:fldSimple w:instr=" SEQ Figure \* ARABIC ">
                        <w:r w:rsidR="00BC051B">
                          <w:rPr>
                            <w:noProof/>
                          </w:rPr>
                          <w:t>3</w:t>
                        </w:r>
                      </w:fldSimple>
                      <w:r>
                        <w:t xml:space="preserve"> - Localization prototype</w:t>
                      </w:r>
                    </w:p>
                  </w:txbxContent>
                </v:textbox>
                <w10:wrap type="square" anchorx="margin"/>
              </v:shape>
            </w:pict>
          </mc:Fallback>
        </mc:AlternateContent>
      </w:r>
    </w:p>
    <w:p w14:paraId="44DAFD15" w14:textId="4778D648" w:rsidR="00F16203" w:rsidRDefault="004F4C59" w:rsidP="006965B8">
      <w:r>
        <w:rPr>
          <w:noProof/>
        </w:rPr>
        <w:drawing>
          <wp:anchor distT="0" distB="0" distL="114300" distR="114300" simplePos="0" relativeHeight="251673600" behindDoc="0" locked="0" layoutInCell="1" allowOverlap="1" wp14:anchorId="5224090A" wp14:editId="01C17242">
            <wp:simplePos x="0" y="0"/>
            <wp:positionH relativeFrom="margin">
              <wp:align>center</wp:align>
            </wp:positionH>
            <wp:positionV relativeFrom="paragraph">
              <wp:posOffset>255845</wp:posOffset>
            </wp:positionV>
            <wp:extent cx="3648710" cy="2736215"/>
            <wp:effectExtent l="0" t="0" r="8890" b="698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BE537E">
        <w:t xml:space="preserve">The prototype uses 2 ultrasonic sensors 1 for each coordinate in the xy-plane. </w:t>
      </w:r>
    </w:p>
    <w:p w14:paraId="6D0E6CD0" w14:textId="05FFF579" w:rsidR="0039589B" w:rsidRDefault="0039589B" w:rsidP="006965B8">
      <w:r>
        <w:rPr>
          <w:noProof/>
        </w:rPr>
        <mc:AlternateContent>
          <mc:Choice Requires="wps">
            <w:drawing>
              <wp:anchor distT="0" distB="0" distL="114300" distR="114300" simplePos="0" relativeHeight="251675648" behindDoc="0" locked="0" layoutInCell="1" allowOverlap="1" wp14:anchorId="38717598" wp14:editId="49E7BFCF">
                <wp:simplePos x="0" y="0"/>
                <wp:positionH relativeFrom="column">
                  <wp:posOffset>1143000</wp:posOffset>
                </wp:positionH>
                <wp:positionV relativeFrom="paragraph">
                  <wp:posOffset>2806065</wp:posOffset>
                </wp:positionV>
                <wp:extent cx="364871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68F95D63" w14:textId="2684ED66" w:rsidR="0039589B" w:rsidRPr="00B71C28" w:rsidRDefault="0039589B" w:rsidP="0039589B">
                            <w:pPr>
                              <w:pStyle w:val="Caption"/>
                              <w:jc w:val="center"/>
                              <w:rPr>
                                <w:noProof/>
                                <w:sz w:val="24"/>
                              </w:rPr>
                            </w:pPr>
                            <w:r>
                              <w:t xml:space="preserve">Figure </w:t>
                            </w:r>
                            <w:fldSimple w:instr=" SEQ Figure \* ARABIC ">
                              <w:r w:rsidR="00BC051B">
                                <w:rPr>
                                  <w:noProof/>
                                </w:rPr>
                                <w:t>4</w:t>
                              </w:r>
                            </w:fldSimple>
                            <w:r>
                              <w:t xml:space="preserve"> - Box used in localization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717598" id="Text Box 9" o:spid="_x0000_s1029" type="#_x0000_t202" style="position:absolute;margin-left:90pt;margin-top:220.95pt;width:287.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" stroked="f">
                <v:textbox style="mso-fit-shape-to-text:t" inset="0,0,0,0">
                  <w:txbxContent>
                    <w:p w14:paraId="68F95D63" w14:textId="2684ED66" w:rsidR="0039589B" w:rsidRPr="00B71C28" w:rsidRDefault="0039589B" w:rsidP="0039589B">
                      <w:pPr>
                        <w:pStyle w:val="Caption"/>
                        <w:jc w:val="center"/>
                        <w:rPr>
                          <w:noProof/>
                          <w:sz w:val="24"/>
                        </w:rPr>
                      </w:pPr>
                      <w:r>
                        <w:t xml:space="preserve">Figure </w:t>
                      </w:r>
                      <w:fldSimple w:instr=" SEQ Figure \* ARABIC ">
                        <w:r w:rsidR="00BC051B">
                          <w:rPr>
                            <w:noProof/>
                          </w:rPr>
                          <w:t>4</w:t>
                        </w:r>
                      </w:fldSimple>
                      <w:r>
                        <w:t xml:space="preserve"> - Box used in localization simulation</w:t>
                      </w:r>
                    </w:p>
                  </w:txbxContent>
                </v:textbox>
                <w10:wrap type="square"/>
              </v:shape>
            </w:pict>
          </mc:Fallback>
        </mc:AlternateContent>
      </w:r>
    </w:p>
    <w:p w14:paraId="61CC25C7" w14:textId="1175555D" w:rsidR="0039589B" w:rsidRDefault="0039589B" w:rsidP="006965B8"/>
    <w:p w14:paraId="0729FA82" w14:textId="3AF94BE0" w:rsidR="00455003" w:rsidRDefault="004F4C59" w:rsidP="006965B8">
      <w:r>
        <w:t>We placed the prototype in a box and started the program. Giving us the result shown in the figure below.</w:t>
      </w:r>
    </w:p>
    <w:p w14:paraId="7D551493" w14:textId="18B841AB" w:rsidR="00E42235" w:rsidRDefault="006D0388" w:rsidP="00BC051B">
      <w:pPr>
        <w:spacing w:line="259" w:lineRule="auto"/>
      </w:pPr>
      <w:r w:rsidRPr="00455003">
        <w:lastRenderedPageBreak/>
        <w:drawing>
          <wp:anchor distT="0" distB="0" distL="114300" distR="114300" simplePos="0" relativeHeight="251671552" behindDoc="0" locked="0" layoutInCell="1" allowOverlap="1" wp14:anchorId="19F4415C" wp14:editId="6FBC08F2">
            <wp:simplePos x="0" y="0"/>
            <wp:positionH relativeFrom="margin">
              <wp:align>center</wp:align>
            </wp:positionH>
            <wp:positionV relativeFrom="paragraph">
              <wp:posOffset>36</wp:posOffset>
            </wp:positionV>
            <wp:extent cx="3916680" cy="3070860"/>
            <wp:effectExtent l="0" t="0" r="762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E42235">
        <w:rPr>
          <w:noProof/>
        </w:rPr>
        <mc:AlternateContent>
          <mc:Choice Requires="wps">
            <w:drawing>
              <wp:anchor distT="0" distB="0" distL="114300" distR="114300" simplePos="0" relativeHeight="251677696" behindDoc="0" locked="0" layoutInCell="1" allowOverlap="1" wp14:anchorId="2D52799B" wp14:editId="6E69931C">
                <wp:simplePos x="0" y="0"/>
                <wp:positionH relativeFrom="margin">
                  <wp:align>center</wp:align>
                </wp:positionH>
                <wp:positionV relativeFrom="paragraph">
                  <wp:posOffset>3099519</wp:posOffset>
                </wp:positionV>
                <wp:extent cx="3916680" cy="180975"/>
                <wp:effectExtent l="0" t="0" r="7620" b="9525"/>
                <wp:wrapSquare wrapText="bothSides"/>
                <wp:docPr id="10" name="Text Box 10"/>
                <wp:cNvGraphicFramePr/>
                <a:graphic xmlns:a="http://schemas.openxmlformats.org/drawingml/2006/main">
                  <a:graphicData uri="http://schemas.microsoft.com/office/word/2010/wordprocessingShape">
                    <wps:wsp>
                      <wps:cNvSpPr txBox="1"/>
                      <wps:spPr>
                        <a:xfrm>
                          <a:off x="0" y="0"/>
                          <a:ext cx="3916680" cy="181155"/>
                        </a:xfrm>
                        <a:prstGeom prst="rect">
                          <a:avLst/>
                        </a:prstGeom>
                        <a:solidFill>
                          <a:prstClr val="white"/>
                        </a:solidFill>
                        <a:ln>
                          <a:noFill/>
                        </a:ln>
                      </wps:spPr>
                      <wps:txbx>
                        <w:txbxContent>
                          <w:p w14:paraId="776F6CE4" w14:textId="1353B2AC" w:rsidR="00BC051B" w:rsidRPr="00341F3A" w:rsidRDefault="00BC051B" w:rsidP="00BC051B">
                            <w:pPr>
                              <w:pStyle w:val="Caption"/>
                              <w:jc w:val="center"/>
                              <w:rPr>
                                <w:sz w:val="24"/>
                              </w:rPr>
                            </w:pPr>
                            <w:r>
                              <w:t xml:space="preserve">Figure </w:t>
                            </w:r>
                            <w:fldSimple w:instr=" SEQ Figure \* ARABIC ">
                              <w:r>
                                <w:rPr>
                                  <w:noProof/>
                                </w:rPr>
                                <w:t>5</w:t>
                              </w:r>
                            </w:fldSimple>
                            <w:r>
                              <w:t xml:space="preserve"> - Resultant plot in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52799B" id="Text Box 10" o:spid="_x0000_s1030" type="#_x0000_t202" style="position:absolute;margin-left:0;margin-top:244.05pt;width:308.4pt;height:14.25pt;z-index:2516776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" stroked="f">
                <v:textbox inset="0,0,0,0">
                  <w:txbxContent>
                    <w:p w14:paraId="776F6CE4" w14:textId="1353B2AC" w:rsidR="00BC051B" w:rsidRPr="00341F3A" w:rsidRDefault="00BC051B" w:rsidP="00BC051B">
                      <w:pPr>
                        <w:pStyle w:val="Caption"/>
                        <w:jc w:val="center"/>
                        <w:rPr>
                          <w:sz w:val="24"/>
                        </w:rPr>
                      </w:pPr>
                      <w:r>
                        <w:t xml:space="preserve">Figure </w:t>
                      </w:r>
                      <w:fldSimple w:instr=" SEQ Figure \* ARABIC ">
                        <w:r>
                          <w:rPr>
                            <w:noProof/>
                          </w:rPr>
                          <w:t>5</w:t>
                        </w:r>
                      </w:fldSimple>
                      <w:r>
                        <w:t xml:space="preserve"> - Resultant plot in MATLAB</w:t>
                      </w:r>
                    </w:p>
                  </w:txbxContent>
                </v:textbox>
                <w10:wrap type="square" anchorx="margin"/>
              </v:shape>
            </w:pict>
          </mc:Fallback>
        </mc:AlternateContent>
      </w:r>
    </w:p>
    <w:p w14:paraId="11AE8AB2" w14:textId="653F6A8C" w:rsidR="00E42235" w:rsidRDefault="00E42235" w:rsidP="00BC051B">
      <w:pPr>
        <w:spacing w:line="259" w:lineRule="auto"/>
      </w:pPr>
      <w:r>
        <w:t>The red dot represents the prototype, and the boundaries of the plot represent the walls of the box. The plot is dynamic, meaning that the red dot moves with the movement of the prototype. It is not just a snapshot of the location at a particular moment.</w:t>
      </w:r>
    </w:p>
    <w:sectPr w:rsidR="00E42235" w:rsidSect="00B313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5B8"/>
    <w:rsid w:val="00034D62"/>
    <w:rsid w:val="0009296A"/>
    <w:rsid w:val="000B3C52"/>
    <w:rsid w:val="000E351F"/>
    <w:rsid w:val="0010194B"/>
    <w:rsid w:val="00220805"/>
    <w:rsid w:val="002E7535"/>
    <w:rsid w:val="00377701"/>
    <w:rsid w:val="0039589B"/>
    <w:rsid w:val="00413D34"/>
    <w:rsid w:val="00455003"/>
    <w:rsid w:val="004B6C47"/>
    <w:rsid w:val="004F4C59"/>
    <w:rsid w:val="00620BDF"/>
    <w:rsid w:val="006651B8"/>
    <w:rsid w:val="006965B8"/>
    <w:rsid w:val="006D0388"/>
    <w:rsid w:val="006F1916"/>
    <w:rsid w:val="00732C22"/>
    <w:rsid w:val="0076003A"/>
    <w:rsid w:val="007971B5"/>
    <w:rsid w:val="007D63CB"/>
    <w:rsid w:val="00896D09"/>
    <w:rsid w:val="0090307B"/>
    <w:rsid w:val="009400FB"/>
    <w:rsid w:val="00A24672"/>
    <w:rsid w:val="00A43712"/>
    <w:rsid w:val="00A60382"/>
    <w:rsid w:val="00A92C8C"/>
    <w:rsid w:val="00B313D8"/>
    <w:rsid w:val="00B53480"/>
    <w:rsid w:val="00BC051B"/>
    <w:rsid w:val="00BD47A8"/>
    <w:rsid w:val="00BE2036"/>
    <w:rsid w:val="00BE537E"/>
    <w:rsid w:val="00C91D5C"/>
    <w:rsid w:val="00C94CB5"/>
    <w:rsid w:val="00D43EE1"/>
    <w:rsid w:val="00E42235"/>
    <w:rsid w:val="00E61A0E"/>
    <w:rsid w:val="00E6537A"/>
    <w:rsid w:val="00E9251F"/>
    <w:rsid w:val="00F16203"/>
    <w:rsid w:val="00FD6336"/>
    <w:rsid w:val="00FE3C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CE5AAD"/>
  <w14:defaultImageDpi w14:val="32767"/>
  <w15:chartTrackingRefBased/>
  <w15:docId w15:val="{55C48FBD-D252-4866-BEB6-B96C66D26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1B5"/>
    <w:pPr>
      <w:spacing w:line="276" w:lineRule="auto"/>
    </w:pPr>
    <w:rPr>
      <w:rFonts w:asciiTheme="majorBidi"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Headings">
    <w:name w:val="MainHeadings"/>
    <w:basedOn w:val="Normal"/>
    <w:link w:val="MainHeadingsChar"/>
    <w:qFormat/>
    <w:rsid w:val="0009296A"/>
    <w:pPr>
      <w:numPr>
        <w:numId w:val="1"/>
      </w:numPr>
      <w:outlineLvl w:val="0"/>
    </w:pPr>
    <w:rPr>
      <w:rFonts w:ascii="Times New Roman" w:hAnsi="Times New Roman" w:cs="Times New Roman"/>
      <w:b/>
      <w:bCs/>
      <w:sz w:val="28"/>
      <w:szCs w:val="28"/>
    </w:rPr>
  </w:style>
  <w:style w:type="character" w:customStyle="1" w:styleId="MainHeadingsChar">
    <w:name w:val="MainHeadings Char"/>
    <w:basedOn w:val="DefaultParagraphFont"/>
    <w:link w:val="MainHeadings"/>
    <w:rsid w:val="0009296A"/>
    <w:rPr>
      <w:rFonts w:ascii="Times New Roman" w:hAnsi="Times New Roman" w:cs="Times New Roman"/>
      <w:b/>
      <w:bCs/>
      <w:sz w:val="28"/>
      <w:szCs w:val="28"/>
    </w:rPr>
  </w:style>
  <w:style w:type="paragraph" w:customStyle="1" w:styleId="SecondHeading">
    <w:name w:val="SecondHeading"/>
    <w:basedOn w:val="MainHeadings"/>
    <w:link w:val="SecondHeadingChar"/>
    <w:qFormat/>
    <w:rsid w:val="007971B5"/>
    <w:pPr>
      <w:numPr>
        <w:ilvl w:val="1"/>
        <w:numId w:val="2"/>
      </w:numPr>
      <w:outlineLvl w:val="1"/>
    </w:pPr>
    <w:rPr>
      <w:sz w:val="24"/>
    </w:rPr>
  </w:style>
  <w:style w:type="character" w:customStyle="1" w:styleId="SecondHeadingChar">
    <w:name w:val="SecondHeading Char"/>
    <w:basedOn w:val="MainHeadingsChar"/>
    <w:link w:val="SecondHeading"/>
    <w:rsid w:val="007971B5"/>
    <w:rPr>
      <w:rFonts w:ascii="Times New Roman" w:hAnsi="Times New Roman" w:cs="Times New Roman"/>
      <w:b/>
      <w:bCs/>
      <w:sz w:val="24"/>
      <w:szCs w:val="28"/>
    </w:rPr>
  </w:style>
  <w:style w:type="paragraph" w:styleId="Caption">
    <w:name w:val="caption"/>
    <w:basedOn w:val="Normal"/>
    <w:next w:val="Normal"/>
    <w:uiPriority w:val="35"/>
    <w:unhideWhenUsed/>
    <w:qFormat/>
    <w:rsid w:val="00896D0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1B17C-697F-4DF0-833B-442210849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Pages>
  <Words>378</Words>
  <Characters>2158</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EL RABAH W ALDHAHERI</dc:creator>
  <cp:keywords/>
  <dc:description/>
  <cp:lastModifiedBy>WAEL RABAH W ALDHAHERI</cp:lastModifiedBy>
  <cp:revision>22</cp:revision>
  <dcterms:created xsi:type="dcterms:W3CDTF">2021-11-25T20:39:00Z</dcterms:created>
  <dcterms:modified xsi:type="dcterms:W3CDTF">2021-11-2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